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bookmarkStart w:id="188" w:name="_GoBack"/>
      <w:bookmarkEnd w:id="188"/>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9" w:name="_Toc125663136"/>
      <w:bookmarkStart w:id="190" w:name="_Toc126571467"/>
      <w:r w:rsidRPr="006B5E91">
        <w:rPr>
          <w:rFonts w:ascii="Times New Roman" w:hAnsi="Times New Roman" w:cs="Times New Roman"/>
          <w:b/>
          <w:bCs/>
          <w:sz w:val="32"/>
          <w:szCs w:val="32"/>
        </w:rPr>
        <w:lastRenderedPageBreak/>
        <w:t>CHAPTER 04. INITIAL IMPLEMENTATION</w:t>
      </w:r>
      <w:bookmarkEnd w:id="189"/>
      <w:bookmarkEnd w:id="190"/>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1" w:name="_Toc125557607"/>
      <w:bookmarkStart w:id="192" w:name="_Toc125663137"/>
      <w:bookmarkStart w:id="193" w:name="_Toc126571468"/>
      <w:r w:rsidRPr="006B5E91">
        <w:rPr>
          <w:rFonts w:ascii="Times New Roman" w:hAnsi="Times New Roman" w:cs="Times New Roman"/>
          <w:b/>
          <w:bCs/>
          <w:sz w:val="28"/>
          <w:szCs w:val="28"/>
        </w:rPr>
        <w:t xml:space="preserve">4.1. </w:t>
      </w:r>
      <w:bookmarkEnd w:id="191"/>
      <w:r w:rsidRPr="006B5E91">
        <w:rPr>
          <w:rFonts w:ascii="Times New Roman" w:hAnsi="Times New Roman" w:cs="Times New Roman"/>
          <w:b/>
          <w:bCs/>
          <w:sz w:val="28"/>
          <w:szCs w:val="28"/>
        </w:rPr>
        <w:t>Chapter overview</w:t>
      </w:r>
      <w:bookmarkEnd w:id="192"/>
      <w:bookmarkEnd w:id="193"/>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4" w:name="_Toc125557608"/>
      <w:bookmarkStart w:id="195" w:name="_Toc125663138"/>
      <w:bookmarkStart w:id="196" w:name="_Toc126571469"/>
      <w:r w:rsidRPr="006B5E91">
        <w:rPr>
          <w:rFonts w:ascii="Times New Roman" w:hAnsi="Times New Roman" w:cs="Times New Roman"/>
          <w:b/>
          <w:bCs/>
          <w:sz w:val="28"/>
          <w:szCs w:val="28"/>
        </w:rPr>
        <w:t xml:space="preserve">4.2. </w:t>
      </w:r>
      <w:bookmarkEnd w:id="194"/>
      <w:r w:rsidRPr="006B5E91">
        <w:rPr>
          <w:rFonts w:ascii="Times New Roman" w:hAnsi="Times New Roman" w:cs="Times New Roman"/>
          <w:b/>
          <w:bCs/>
          <w:sz w:val="28"/>
          <w:szCs w:val="28"/>
        </w:rPr>
        <w:t>Technology selection</w:t>
      </w:r>
      <w:bookmarkEnd w:id="195"/>
      <w:bookmarkEnd w:id="196"/>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7" w:name="_Toc125557609"/>
      <w:bookmarkStart w:id="198" w:name="_Toc125663139"/>
      <w:bookmarkStart w:id="199"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7"/>
      <w:bookmarkEnd w:id="198"/>
      <w:bookmarkEnd w:id="199"/>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200" w:name="_Toc124969354"/>
      <w:bookmarkStart w:id="201"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0"/>
      <w:bookmarkEnd w:id="201"/>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02" w:name="_Toc125557610"/>
      <w:bookmarkStart w:id="203" w:name="_Toc125663140"/>
      <w:bookmarkStart w:id="204"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02"/>
      <w:r w:rsidR="00E45331" w:rsidRPr="006B5E91">
        <w:rPr>
          <w:rFonts w:ascii="Times New Roman" w:hAnsi="Times New Roman" w:cs="Times New Roman"/>
          <w:b/>
          <w:bCs/>
          <w:sz w:val="24"/>
          <w:szCs w:val="24"/>
        </w:rPr>
        <w:t xml:space="preserve"> of data</w:t>
      </w:r>
      <w:bookmarkEnd w:id="203"/>
      <w:bookmarkEnd w:id="204"/>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5" w:name="_Toc124969335"/>
      <w:bookmarkStart w:id="206"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5"/>
      <w:bookmarkEnd w:id="206"/>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the PyTrends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07" w:name="_Toc125557611"/>
      <w:bookmarkStart w:id="208" w:name="_Toc125663141"/>
      <w:bookmarkStart w:id="209"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07"/>
      <w:bookmarkEnd w:id="208"/>
      <w:bookmarkEnd w:id="209"/>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0" w:name="_Toc124969336"/>
      <w:bookmarkStart w:id="211"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0"/>
      <w:bookmarkEnd w:id="211"/>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12" w:name="_Toc125557612"/>
      <w:bookmarkStart w:id="213" w:name="_Toc125663142"/>
      <w:bookmarkStart w:id="214"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12"/>
      <w:bookmarkEnd w:id="213"/>
      <w:bookmarkEnd w:id="214"/>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15" w:name="_Toc125557613"/>
      <w:bookmarkStart w:id="216" w:name="_Toc125663143"/>
      <w:bookmarkStart w:id="217"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15"/>
      <w:bookmarkEnd w:id="216"/>
      <w:bookmarkEnd w:id="217"/>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8" w:name="_Toc124969337"/>
      <w:bookmarkStart w:id="219"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8"/>
      <w:bookmarkEnd w:id="219"/>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Although it is more complicated, the higher-level API: Keras,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20" w:name="_Toc125557614"/>
      <w:bookmarkStart w:id="221" w:name="_Toc125663144"/>
      <w:bookmarkStart w:id="222"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20"/>
      <w:bookmarkEnd w:id="221"/>
      <w:bookmarkEnd w:id="222"/>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3" w:name="_Toc124969338"/>
      <w:bookmarkStart w:id="224"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3"/>
      <w:bookmarkEnd w:id="224"/>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25" w:name="_Toc125557615"/>
      <w:bookmarkStart w:id="226" w:name="_Toc125663145"/>
      <w:bookmarkStart w:id="227"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25"/>
      <w:bookmarkEnd w:id="226"/>
      <w:bookmarkEnd w:id="227"/>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8" w:name="_Toc124969339"/>
      <w:bookmarkStart w:id="229"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8"/>
      <w:bookmarkEnd w:id="229"/>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30" w:name="_Toc125557616"/>
      <w:bookmarkStart w:id="231" w:name="_Toc125663146"/>
      <w:bookmarkStart w:id="232"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30"/>
      <w:bookmarkEnd w:id="231"/>
      <w:bookmarkEnd w:id="232"/>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3" w:name="_Toc124969340"/>
      <w:bookmarkStart w:id="234"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3"/>
      <w:bookmarkEnd w:id="234"/>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frames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iki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pacCy</w:t>
            </w:r>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Board</w:t>
            </w:r>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35" w:name="_Toc125557617"/>
      <w:bookmarkStart w:id="236" w:name="_Toc125663147"/>
      <w:bookmarkStart w:id="237"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35"/>
      <w:bookmarkEnd w:id="236"/>
      <w:bookmarkEnd w:id="237"/>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8" w:name="_Toc124969341"/>
      <w:bookmarkStart w:id="239"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8"/>
      <w:bookmarkEnd w:id="239"/>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40" w:name="_Toc125557618"/>
      <w:bookmarkStart w:id="241" w:name="_Toc125663148"/>
      <w:bookmarkStart w:id="242"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40"/>
      <w:bookmarkEnd w:id="241"/>
      <w:bookmarkEnd w:id="242"/>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3" w:name="_Toc124969342"/>
      <w:bookmarkStart w:id="244"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3"/>
      <w:bookmarkEnd w:id="244"/>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 NumPy, Pandas, Sciki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45" w:name="_Toc125557619"/>
      <w:bookmarkStart w:id="246" w:name="_Toc125663149"/>
      <w:bookmarkStart w:id="247" w:name="_Toc126571480"/>
      <w:r w:rsidRPr="006B5E91">
        <w:rPr>
          <w:rFonts w:ascii="Times New Roman" w:hAnsi="Times New Roman" w:cs="Times New Roman"/>
          <w:b/>
          <w:bCs/>
          <w:sz w:val="28"/>
          <w:szCs w:val="28"/>
        </w:rPr>
        <w:t xml:space="preserve">4.3. </w:t>
      </w:r>
      <w:bookmarkEnd w:id="245"/>
      <w:r w:rsidRPr="006B5E91">
        <w:rPr>
          <w:rFonts w:ascii="Times New Roman" w:hAnsi="Times New Roman" w:cs="Times New Roman"/>
          <w:b/>
          <w:bCs/>
          <w:sz w:val="28"/>
          <w:szCs w:val="28"/>
        </w:rPr>
        <w:t>Implementation of core functionalities</w:t>
      </w:r>
      <w:bookmarkEnd w:id="246"/>
      <w:bookmarkEnd w:id="247"/>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48" w:name="_Toc125557620"/>
      <w:bookmarkStart w:id="249" w:name="_Toc125663150"/>
      <w:bookmarkStart w:id="250"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48"/>
      <w:bookmarkEnd w:id="249"/>
      <w:bookmarkEnd w:id="250"/>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51" w:name="_Toc124969355"/>
      <w:bookmarkStart w:id="252"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1"/>
      <w:bookmarkEnd w:id="252"/>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53" w:name="_Toc124969356"/>
      <w:bookmarkStart w:id="254"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3"/>
      <w:bookmarkEnd w:id="254"/>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55" w:name="_Toc124969357"/>
      <w:bookmarkStart w:id="256"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5"/>
      <w:bookmarkEnd w:id="256"/>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57" w:name="_Toc124969358"/>
      <w:bookmarkStart w:id="258"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7"/>
      <w:bookmarkEnd w:id="258"/>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59" w:name="_Toc124969359"/>
      <w:bookmarkStart w:id="260"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9"/>
      <w:bookmarkEnd w:id="260"/>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Euler-Maruyama SDE solver used by the author utilizing Brownian motion as the noise, as demonstrated by Duvenaud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61" w:name="_Toc124969360"/>
      <w:bookmarkStart w:id="262"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1"/>
      <w:bookmarkEnd w:id="262"/>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63" w:name="_Toc125557621"/>
      <w:bookmarkStart w:id="264" w:name="_Toc125663151"/>
      <w:bookmarkStart w:id="265"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63"/>
      <w:bookmarkEnd w:id="264"/>
      <w:bookmarkEnd w:id="265"/>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66" w:name="_Toc125557622"/>
      <w:bookmarkStart w:id="267" w:name="_Toc125663152"/>
      <w:bookmarkStart w:id="268"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66"/>
      <w:bookmarkEnd w:id="267"/>
      <w:bookmarkEnd w:id="268"/>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69" w:name="_Toc125557623"/>
      <w:bookmarkStart w:id="270" w:name="_Toc125663153"/>
      <w:bookmarkStart w:id="271" w:name="_Toc126571484"/>
      <w:r w:rsidRPr="006B5E91">
        <w:rPr>
          <w:rFonts w:ascii="Times New Roman" w:hAnsi="Times New Roman" w:cs="Times New Roman"/>
          <w:b/>
          <w:bCs/>
          <w:sz w:val="28"/>
          <w:szCs w:val="28"/>
        </w:rPr>
        <w:t xml:space="preserve">4.4. </w:t>
      </w:r>
      <w:bookmarkEnd w:id="269"/>
      <w:r w:rsidRPr="006B5E91">
        <w:rPr>
          <w:rFonts w:ascii="Times New Roman" w:hAnsi="Times New Roman" w:cs="Times New Roman"/>
          <w:b/>
          <w:bCs/>
          <w:sz w:val="28"/>
          <w:szCs w:val="28"/>
        </w:rPr>
        <w:t>Chapter summary</w:t>
      </w:r>
      <w:bookmarkEnd w:id="270"/>
      <w:bookmarkEnd w:id="271"/>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72" w:name="_Toc125663154"/>
      <w:bookmarkStart w:id="273" w:name="_Toc126571485"/>
      <w:r w:rsidRPr="006B5E91">
        <w:rPr>
          <w:rFonts w:ascii="Times New Roman" w:hAnsi="Times New Roman" w:cs="Times New Roman"/>
          <w:b/>
          <w:bCs/>
          <w:sz w:val="32"/>
          <w:szCs w:val="32"/>
        </w:rPr>
        <w:lastRenderedPageBreak/>
        <w:t>CHAPTER 05. CONCLUSION</w:t>
      </w:r>
      <w:bookmarkEnd w:id="272"/>
      <w:bookmarkEnd w:id="273"/>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74" w:name="_Toc125663155"/>
      <w:bookmarkStart w:id="275" w:name="_Toc126571486"/>
      <w:r w:rsidRPr="006B5E91">
        <w:rPr>
          <w:rFonts w:ascii="Times New Roman" w:hAnsi="Times New Roman" w:cs="Times New Roman"/>
          <w:b/>
          <w:bCs/>
          <w:sz w:val="28"/>
          <w:szCs w:val="28"/>
        </w:rPr>
        <w:t>5.1. Chapter overview</w:t>
      </w:r>
      <w:bookmarkEnd w:id="274"/>
      <w:bookmarkEnd w:id="275"/>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76" w:name="_Toc125663156"/>
      <w:bookmarkStart w:id="277" w:name="_Toc126571487"/>
      <w:r w:rsidRPr="006B5E91">
        <w:rPr>
          <w:rFonts w:ascii="Times New Roman" w:hAnsi="Times New Roman" w:cs="Times New Roman"/>
          <w:b/>
          <w:bCs/>
          <w:sz w:val="28"/>
          <w:szCs w:val="28"/>
        </w:rPr>
        <w:t>5.2. Deviations</w:t>
      </w:r>
      <w:bookmarkEnd w:id="276"/>
      <w:bookmarkEnd w:id="277"/>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78" w:name="_Toc125663157"/>
      <w:bookmarkStart w:id="279" w:name="_Toc126571488"/>
      <w:r w:rsidRPr="006B5E91">
        <w:rPr>
          <w:rFonts w:ascii="Times New Roman" w:hAnsi="Times New Roman" w:cs="Times New Roman"/>
          <w:b/>
          <w:bCs/>
          <w:sz w:val="24"/>
          <w:szCs w:val="24"/>
        </w:rPr>
        <w:t>5.2.1. Scope related deviations</w:t>
      </w:r>
      <w:bookmarkEnd w:id="278"/>
      <w:bookmarkEnd w:id="279"/>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80" w:name="_Toc125663158"/>
      <w:bookmarkStart w:id="281" w:name="_Toc126571489"/>
      <w:r w:rsidRPr="006B5E91">
        <w:rPr>
          <w:rFonts w:ascii="Times New Roman" w:hAnsi="Times New Roman" w:cs="Times New Roman"/>
          <w:b/>
          <w:bCs/>
          <w:sz w:val="24"/>
          <w:szCs w:val="24"/>
        </w:rPr>
        <w:t>5.2.2. Schedule related deviations</w:t>
      </w:r>
      <w:bookmarkEnd w:id="280"/>
      <w:bookmarkEnd w:id="281"/>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82" w:name="_Toc125663159"/>
      <w:bookmarkStart w:id="283"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82"/>
      <w:bookmarkEnd w:id="283"/>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84" w:name="_Toc125663160"/>
      <w:bookmarkStart w:id="285" w:name="_Toc126571491"/>
      <w:r w:rsidRPr="006B5E91">
        <w:rPr>
          <w:rFonts w:ascii="Times New Roman" w:hAnsi="Times New Roman" w:cs="Times New Roman"/>
          <w:b/>
          <w:bCs/>
          <w:sz w:val="28"/>
          <w:szCs w:val="28"/>
        </w:rPr>
        <w:t>5.4. Required improvements</w:t>
      </w:r>
      <w:bookmarkEnd w:id="284"/>
      <w:bookmarkEnd w:id="285"/>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86" w:name="_Toc125663161"/>
      <w:bookmarkStart w:id="287" w:name="_Toc126571492"/>
      <w:r w:rsidRPr="006B5E91">
        <w:rPr>
          <w:rFonts w:ascii="Times New Roman" w:hAnsi="Times New Roman" w:cs="Times New Roman"/>
          <w:b/>
          <w:bCs/>
          <w:sz w:val="28"/>
          <w:szCs w:val="28"/>
          <w:highlight w:val="yellow"/>
        </w:rPr>
        <w:t>5.5. Demo of the prototype</w:t>
      </w:r>
      <w:bookmarkEnd w:id="286"/>
      <w:bookmarkEnd w:id="287"/>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88" w:name="_Toc125663162"/>
      <w:bookmarkStart w:id="289" w:name="_Toc126571493"/>
      <w:r w:rsidRPr="006B5E91">
        <w:rPr>
          <w:rFonts w:ascii="Times New Roman" w:hAnsi="Times New Roman" w:cs="Times New Roman"/>
          <w:b/>
          <w:bCs/>
          <w:sz w:val="28"/>
          <w:szCs w:val="28"/>
        </w:rPr>
        <w:t>5.6. Chapter summary</w:t>
      </w:r>
      <w:bookmarkEnd w:id="288"/>
      <w:bookmarkEnd w:id="289"/>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90" w:name="_Toc125663163"/>
      <w:bookmarkStart w:id="291" w:name="_Toc126571494"/>
      <w:r w:rsidRPr="006B5E91">
        <w:rPr>
          <w:rFonts w:ascii="Times New Roman" w:hAnsi="Times New Roman" w:cs="Times New Roman"/>
          <w:b/>
          <w:bCs/>
          <w:sz w:val="32"/>
          <w:szCs w:val="32"/>
        </w:rPr>
        <w:lastRenderedPageBreak/>
        <w:t>REFERENCES</w:t>
      </w:r>
      <w:bookmarkEnd w:id="290"/>
      <w:bookmarkEnd w:id="291"/>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92"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93" w:name="rahoutiref"/>
      <w:bookmarkEnd w:id="292"/>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94" w:name="kervanciref"/>
      <w:bookmarkEnd w:id="293"/>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95" w:name="makridakisaref"/>
      <w:bookmarkEnd w:id="294"/>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96" w:name="makridakisbred"/>
      <w:bookmarkEnd w:id="295"/>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97" w:name="smylref"/>
      <w:bookmarkEnd w:id="296"/>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98" w:name="hasani2020ref"/>
      <w:bookmarkEnd w:id="297"/>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99" w:name="chenref"/>
      <w:bookmarkEnd w:id="298"/>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300" w:name="poulopoulosref"/>
      <w:bookmarkEnd w:id="299"/>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01" w:name="hochreiterref"/>
      <w:bookmarkEnd w:id="300"/>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02" w:name="bi4allref"/>
      <w:bookmarkEnd w:id="301"/>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03" w:name="hasani2021ref"/>
      <w:bookmarkEnd w:id="302"/>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04" w:name="mozerref"/>
      <w:bookmarkEnd w:id="303"/>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05" w:name="funahashiref"/>
      <w:bookmarkEnd w:id="304"/>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06" w:name="anaiveisnotbadref"/>
      <w:bookmarkEnd w:id="305"/>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07" w:name="rubanovaref"/>
      <w:bookmarkEnd w:id="306"/>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08" w:name="duvenaudref"/>
      <w:bookmarkEnd w:id="307"/>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09" w:name="valenciaref"/>
      <w:bookmarkEnd w:id="308"/>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10" w:name="serafiniref"/>
      <w:bookmarkEnd w:id="309"/>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11" w:name="fleischerref"/>
      <w:bookmarkEnd w:id="310"/>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11"/>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12" w:name="_Toc125663164"/>
      <w:bookmarkStart w:id="313" w:name="_Toc126571495"/>
      <w:bookmarkStart w:id="314"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12"/>
      <w:bookmarkEnd w:id="313"/>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15" w:name="_A.1._Research_questions"/>
      <w:bookmarkStart w:id="316" w:name="_Toc125663165"/>
      <w:bookmarkStart w:id="317" w:name="_Toc126571496"/>
      <w:bookmarkEnd w:id="315"/>
      <w:r w:rsidRPr="006B5E91">
        <w:rPr>
          <w:rFonts w:ascii="Times New Roman" w:hAnsi="Times New Roman" w:cs="Times New Roman"/>
          <w:b/>
          <w:bCs/>
          <w:sz w:val="28"/>
          <w:szCs w:val="28"/>
        </w:rPr>
        <w:t>A.1. Research questions</w:t>
      </w:r>
      <w:bookmarkEnd w:id="316"/>
      <w:bookmarkEnd w:id="31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14"/>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1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1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1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1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20" w:name="_Toc125663166"/>
      <w:bookmarkStart w:id="321"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20"/>
      <w:bookmarkEnd w:id="321"/>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22" w:name="_A.1._Requirement_elicitation"/>
      <w:bookmarkStart w:id="323" w:name="_B.1._Requirement_elicitation"/>
      <w:bookmarkStart w:id="324" w:name="_Toc125663167"/>
      <w:bookmarkStart w:id="325" w:name="_Toc126571498"/>
      <w:bookmarkEnd w:id="322"/>
      <w:bookmarkEnd w:id="323"/>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24"/>
      <w:bookmarkEnd w:id="325"/>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26" w:name="_Toc121126709"/>
      <w:bookmarkStart w:id="327"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6"/>
      <w:bookmarkEnd w:id="327"/>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28" w:name="_A.2._Survey_thematic"/>
      <w:bookmarkStart w:id="329" w:name="_A.2._Survey_analysis"/>
      <w:bookmarkStart w:id="330" w:name="_B.2._Survey_analysis"/>
      <w:bookmarkStart w:id="331" w:name="_Toc125663168"/>
      <w:bookmarkStart w:id="332" w:name="_Toc126571499"/>
      <w:bookmarkEnd w:id="328"/>
      <w:bookmarkEnd w:id="329"/>
      <w:bookmarkEnd w:id="330"/>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31"/>
      <w:bookmarkEnd w:id="332"/>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33"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34" w:name="_A.3._Survey_thematic"/>
      <w:bookmarkEnd w:id="334"/>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35" w:name="_Toc121126710"/>
      <w:bookmarkStart w:id="336"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5"/>
      <w:bookmarkEnd w:id="33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37" w:name="_A.3._Interview_thematic"/>
      <w:bookmarkStart w:id="338" w:name="_B.3._Interview_analysis"/>
      <w:bookmarkStart w:id="339" w:name="_Toc125663169"/>
      <w:bookmarkStart w:id="340" w:name="_Toc126571500"/>
      <w:bookmarkEnd w:id="337"/>
      <w:bookmarkEnd w:id="338"/>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39"/>
      <w:bookmarkEnd w:id="340"/>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41" w:name="_Toc121126702"/>
      <w:bookmarkStart w:id="342"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1"/>
      <w:bookmarkEnd w:id="34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4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44"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3"/>
      <w:bookmarkEnd w:id="344"/>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45" w:name="_A.4._Use_case"/>
      <w:bookmarkStart w:id="346" w:name="_B.4._Use_case"/>
      <w:bookmarkStart w:id="347" w:name="_Toc125663170"/>
      <w:bookmarkStart w:id="348" w:name="_Toc126571501"/>
      <w:bookmarkStart w:id="349" w:name="selfevaltable"/>
      <w:bookmarkStart w:id="350" w:name="_B.4._Self-Evaluation_(Competitor"/>
      <w:bookmarkEnd w:id="345"/>
      <w:bookmarkEnd w:id="346"/>
      <w:bookmarkEnd w:id="350"/>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47"/>
      <w:bookmarkEnd w:id="348"/>
      <w:r w:rsidR="001A062F">
        <w:rPr>
          <w:rFonts w:ascii="Times New Roman" w:hAnsi="Times New Roman" w:cs="Times New Roman"/>
          <w:b/>
          <w:bCs/>
          <w:sz w:val="28"/>
          <w:szCs w:val="28"/>
        </w:rPr>
        <w:t>Self-Evaluation (Competitor Analysis)</w:t>
      </w:r>
    </w:p>
    <w:bookmarkEnd w:id="349"/>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51" w:name="_B.5._Use_case"/>
      <w:bookmarkEnd w:id="351"/>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52" w:name="_Toc125663171"/>
      <w:bookmarkStart w:id="353" w:name="_Toc126571502"/>
      <w:bookmarkStart w:id="354" w:name="_B.5._Functional_requirements"/>
      <w:bookmarkEnd w:id="354"/>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52"/>
      <w:bookmarkEnd w:id="353"/>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55" w:name="_Toc121126706"/>
      <w:bookmarkStart w:id="356"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5"/>
      <w:bookmarkEnd w:id="356"/>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57" w:name="_Toc125663172"/>
      <w:bookmarkStart w:id="358"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57"/>
      <w:bookmarkEnd w:id="358"/>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59" w:name="_B.1._Algorithm_intuition"/>
      <w:bookmarkStart w:id="360" w:name="_C.1._Algorithm_intuition"/>
      <w:bookmarkStart w:id="361" w:name="_Toc125663173"/>
      <w:bookmarkStart w:id="362" w:name="_Toc126571504"/>
      <w:bookmarkEnd w:id="359"/>
      <w:bookmarkEnd w:id="360"/>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61"/>
      <w:bookmarkEnd w:id="362"/>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63" w:name="_Toc121649178"/>
      <w:bookmarkStart w:id="364"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3"/>
      <w:bookmarkEnd w:id="364"/>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Login</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Register</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Review history</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65" w:name="_B.2._UI_wireframes"/>
      <w:bookmarkStart w:id="366" w:name="_C.2._UI_wireframes"/>
      <w:bookmarkStart w:id="367" w:name="_Toc125663175"/>
      <w:bookmarkStart w:id="368" w:name="_Toc126571506"/>
      <w:bookmarkEnd w:id="365"/>
      <w:bookmarkEnd w:id="36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67"/>
      <w:bookmarkEnd w:id="368"/>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69" w:name="_C.1._Fetch_data"/>
      <w:bookmarkStart w:id="370" w:name="_D.1._Fetch_data"/>
      <w:bookmarkStart w:id="371" w:name="_Toc125663176"/>
      <w:bookmarkStart w:id="372" w:name="_Toc126571507"/>
      <w:bookmarkEnd w:id="369"/>
      <w:bookmarkEnd w:id="370"/>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71"/>
      <w:bookmarkEnd w:id="372"/>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373" w:name="_Toc124969361"/>
      <w:bookmarkStart w:id="374"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3"/>
      <w:bookmarkEnd w:id="374"/>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375" w:name="_Toc124969362"/>
            <w:bookmarkStart w:id="376"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375"/>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376"/>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377" w:name="_Toc124969363"/>
            <w:bookmarkStart w:id="378"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377"/>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8"/>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379" w:name="_Toc124969364"/>
      <w:bookmarkStart w:id="380"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9"/>
      <w:bookmarkEnd w:id="380"/>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381" w:name="_Toc124969365"/>
      <w:bookmarkStart w:id="382"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bookmarkEnd w:id="382"/>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383" w:name="_Toc124969366"/>
      <w:bookmarkStart w:id="384"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bookmarkEnd w:id="384"/>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385" w:name="_C.2._Preprocessing"/>
      <w:bookmarkStart w:id="386" w:name="_D.2._Preprocessing"/>
      <w:bookmarkStart w:id="387" w:name="_Toc125663177"/>
      <w:bookmarkStart w:id="388" w:name="_Toc126571508"/>
      <w:bookmarkEnd w:id="385"/>
      <w:bookmarkEnd w:id="386"/>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387"/>
      <w:bookmarkEnd w:id="388"/>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389" w:name="_Toc124969367"/>
      <w:bookmarkStart w:id="390"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bookmarkEnd w:id="390"/>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391" w:name="_Toc124969368"/>
      <w:bookmarkStart w:id="392"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1"/>
      <w:bookmarkEnd w:id="392"/>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393"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3"/>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94" w:name="_Toc125663178"/>
      <w:bookmarkStart w:id="395" w:name="_Toc126571509"/>
      <w:r w:rsidRPr="006B5E91">
        <w:rPr>
          <w:rFonts w:ascii="Times New Roman" w:hAnsi="Times New Roman" w:cs="Times New Roman"/>
          <w:b/>
          <w:bCs/>
          <w:sz w:val="32"/>
          <w:szCs w:val="32"/>
        </w:rPr>
        <w:lastRenderedPageBreak/>
        <w:t>APPENDIX E – CONCLUSION</w:t>
      </w:r>
      <w:bookmarkEnd w:id="394"/>
      <w:bookmarkEnd w:id="395"/>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396" w:name="_E.1._Project_scope"/>
      <w:bookmarkStart w:id="397" w:name="_Toc125663179"/>
      <w:bookmarkStart w:id="398" w:name="_Toc126571510"/>
      <w:bookmarkEnd w:id="396"/>
      <w:r w:rsidRPr="006B5E91">
        <w:rPr>
          <w:rFonts w:ascii="Times New Roman" w:hAnsi="Times New Roman" w:cs="Times New Roman"/>
          <w:b/>
          <w:bCs/>
          <w:sz w:val="28"/>
          <w:szCs w:val="28"/>
        </w:rPr>
        <w:t>E.1. Project scope</w:t>
      </w:r>
      <w:bookmarkEnd w:id="397"/>
      <w:bookmarkEnd w:id="398"/>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399" w:name="_Hlk118107578"/>
      <w:r w:rsidRPr="006B5E91">
        <w:rPr>
          <w:rFonts w:ascii="Times New Roman" w:hAnsi="Times New Roman" w:cs="Times New Roman"/>
          <w:sz w:val="24"/>
          <w:szCs w:val="24"/>
        </w:rPr>
        <w:t>Ability to display a range of predictions for the chosen horizon.</w:t>
      </w:r>
    </w:p>
    <w:bookmarkEnd w:id="399"/>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00" w:name="_Toc125663180"/>
      <w:bookmarkStart w:id="401" w:name="_Toc126571511"/>
      <w:r w:rsidRPr="006B5E91">
        <w:rPr>
          <w:rFonts w:ascii="Times New Roman" w:hAnsi="Times New Roman" w:cs="Times New Roman"/>
          <w:b/>
          <w:bCs/>
          <w:sz w:val="28"/>
          <w:szCs w:val="28"/>
        </w:rPr>
        <w:lastRenderedPageBreak/>
        <w:t>E.2. Project schedule</w:t>
      </w:r>
      <w:bookmarkEnd w:id="400"/>
      <w:bookmarkEnd w:id="401"/>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02"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2"/>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6"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03" w:name="_E.3._Project_roadmap"/>
      <w:bookmarkStart w:id="404" w:name="_Toc125663181"/>
      <w:bookmarkStart w:id="405" w:name="_Toc126571512"/>
      <w:bookmarkEnd w:id="403"/>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04"/>
      <w:bookmarkEnd w:id="405"/>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06"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8"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89"/>
      <w:headerReference w:type="first" r:id="rId90"/>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BB7F1" w14:textId="77777777" w:rsidR="00C36EA0" w:rsidRDefault="00C36EA0" w:rsidP="00BD4347">
      <w:pPr>
        <w:spacing w:after="0" w:line="240" w:lineRule="auto"/>
      </w:pPr>
      <w:r>
        <w:separator/>
      </w:r>
    </w:p>
  </w:endnote>
  <w:endnote w:type="continuationSeparator" w:id="0">
    <w:p w14:paraId="4EC7C4E0" w14:textId="77777777" w:rsidR="00C36EA0" w:rsidRDefault="00C36EA0"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B3FE7" w:rsidRPr="00F50116" w:rsidRDefault="001B3FE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1954B" w14:textId="77777777" w:rsidR="00C36EA0" w:rsidRDefault="00C36EA0" w:rsidP="00BD4347">
      <w:pPr>
        <w:spacing w:after="0" w:line="240" w:lineRule="auto"/>
      </w:pPr>
      <w:r>
        <w:separator/>
      </w:r>
    </w:p>
  </w:footnote>
  <w:footnote w:type="continuationSeparator" w:id="0">
    <w:p w14:paraId="797CFD6C" w14:textId="77777777" w:rsidR="00C36EA0" w:rsidRDefault="00C36EA0"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B3FE7" w:rsidRPr="00E30F84" w:rsidRDefault="001B3FE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6EA0"/>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header" Target="header13.xml"/><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eader" Target="header14.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56" Type="http://schemas.openxmlformats.org/officeDocument/2006/relationships/hyperlink" Target="Available%20from%20https:/doi.org/10.48550/ARXIV.1907.03907"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hyperlink" Target="https://drive.google.com/file/d/1hxyFfM2JPT-MGs1n7RSaJu0vGc9jKXvD/view?usp=sharing"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hyperlink" Target="https://drive.google.com/file/d/1fpAf_W51Hc4CMBcM5A6T_b77BcfpDzYM/view?usp=sharing"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0.jpe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26231-67B8-42FB-9DE0-D8E51308F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4</TotalTime>
  <Pages>80</Pages>
  <Words>20739</Words>
  <Characters>118215</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16</cp:revision>
  <cp:lastPrinted>2023-01-26T17:30:00Z</cp:lastPrinted>
  <dcterms:created xsi:type="dcterms:W3CDTF">2022-09-25T02:46:00Z</dcterms:created>
  <dcterms:modified xsi:type="dcterms:W3CDTF">2023-02-07T07:14:00Z</dcterms:modified>
</cp:coreProperties>
</file>